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FC4F0A">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r w:rsidR="009E3B0F">
        <w:rPr>
          <w:rFonts w:asciiTheme="minorHAnsi" w:hAnsiTheme="minorHAnsi" w:cstheme="minorHAnsi"/>
        </w:rPr>
        <w:t xml:space="preserve">a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r>
        <w:rPr>
          <w:rFonts w:asciiTheme="minorHAnsi" w:hAnsiTheme="minorHAnsi" w:cstheme="minorHAnsi"/>
          <w:color w:val="auto"/>
        </w:rPr>
        <w:t>Human Resources and data analytics</w:t>
      </w:r>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77777777"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3DBDE6BF" w:rsidR="00FA6233" w:rsidRPr="005A1B31" w:rsidRDefault="005A1B31" w:rsidP="005A1B31">
      <w:pPr>
        <w:pStyle w:val="Caption"/>
        <w:jc w:val="center"/>
        <w:rPr>
          <w:rFonts w:asciiTheme="minorHAnsi" w:hAnsiTheme="minorHAnsi" w:cstheme="minorHAnsi"/>
          <w:color w:val="auto"/>
        </w:rPr>
      </w:pPr>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Pr="00AD780C">
        <w:rPr>
          <w:noProof/>
          <w:color w:val="auto"/>
        </w:rPr>
        <w:t>1</w:t>
      </w:r>
      <w:r w:rsidRPr="00AD780C">
        <w:rPr>
          <w:color w:val="auto"/>
        </w:rPr>
        <w:fldChar w:fldCharType="end"/>
      </w:r>
      <w:r w:rsidRPr="00AD780C">
        <w:rPr>
          <w:color w:val="auto"/>
        </w:rPr>
        <w:t>- Charting the change in management requests for HR.  Source: Diez et al (2019)</w:t>
      </w:r>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4D1395">
        <w:rPr>
          <w:rFonts w:asciiTheme="minorHAnsi" w:hAnsiTheme="minorHAnsi" w:cstheme="minorHAnsi"/>
          <w:b/>
          <w:bCs/>
          <w:color w:val="FF0000"/>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w:t>
      </w:r>
      <w:r w:rsidRPr="00B61294">
        <w:rPr>
          <w:rFonts w:asciiTheme="minorHAnsi" w:hAnsiTheme="minorHAnsi" w:cstheme="minorHAnsi"/>
          <w:color w:val="auto"/>
        </w:rPr>
        <w:lastRenderedPageBreak/>
        <w:t xml:space="preserve">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1EAF69B0"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ethical considerations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r w:rsidR="00B127AB" w:rsidRPr="00B61294">
        <w:rPr>
          <w:rFonts w:asciiTheme="minorHAnsi" w:hAnsiTheme="minorHAnsi" w:cstheme="minorHAnsi"/>
          <w:color w:val="auto"/>
        </w:rPr>
        <w:t>Bankins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63C111E5" w:rsidR="00CD4FB9" w:rsidRPr="00CB78F8" w:rsidRDefault="00E1690A" w:rsidP="00954578">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terms </w:t>
      </w:r>
      <w:r>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 there are a myriad of implementations possibl</w:t>
      </w:r>
      <w:r w:rsidR="00954578">
        <w:rPr>
          <w:rFonts w:asciiTheme="minorHAnsi" w:hAnsiTheme="minorHAnsi" w:cstheme="minorHAnsi"/>
          <w:color w:val="auto"/>
        </w:rPr>
        <w:t>e.  S</w:t>
      </w:r>
      <w:r w:rsidR="00CD4FB9" w:rsidRPr="00CB78F8">
        <w:rPr>
          <w:rFonts w:asciiTheme="minorHAnsi" w:hAnsiTheme="minorHAnsi" w:cstheme="minorHAnsi"/>
          <w:color w:val="auto"/>
        </w:rPr>
        <w:t>ome of these different techniques which were used by authors to complete the analysis are outlined in the articles reviewed.  Some of these techniques are outlined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63858669"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316AD9">
        <w:rPr>
          <w:rFonts w:asciiTheme="minorHAnsi" w:hAnsiTheme="minorHAnsi" w:cstheme="minorHAnsi"/>
          <w:color w:val="auto"/>
        </w:rPr>
        <w:instrText xml:space="preserve"> ADDIN ZOTERO_ITEM CSL_CITATION {"citationID":"QTBpzGX0","properties":{"formattedCitation":"(Chunqiao Mi, 2019; Poudyal, Mohammadi-Aragh and Ball, 2022; Wang, Guo and Shen, 2022; Al-azazi and Ghurab, 2023)","plainCitation":"(Chunqiao Mi, 2019; Poudyal, Mohammadi-Aragh and Ball, 2022; Wang, Guo and Shen, 2022; Al-azazi and Ghurab, 2023)","noteIndex":0},"citationItems":[{"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316AD9" w:rsidRPr="00316AD9">
        <w:t>(Chunqiao Mi, 2019; Poudyal, Mohammadi-Aragh and Ball, 2022; Wang, Guo and Shen, 2022; Al-azazi and Ghurab,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3D4C2B34" w14:textId="093185E3" w:rsidR="006E7BB0" w:rsidRDefault="006E7BB0"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750E3675"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27F77A29" w14:textId="3230DD5A" w:rsidR="00B61294" w:rsidRDefault="00B61294">
      <w:pPr>
        <w:rPr>
          <w:rFonts w:asciiTheme="minorHAnsi" w:hAnsiTheme="minorHAnsi" w:cstheme="minorHAnsi"/>
          <w:color w:val="auto"/>
        </w:rPr>
      </w:pPr>
      <w:r>
        <w:rPr>
          <w:rFonts w:asciiTheme="minorHAnsi" w:hAnsiTheme="minorHAnsi" w:cstheme="minorHAnsi"/>
          <w:color w:val="auto"/>
        </w:rPr>
        <w:br w:type="page"/>
      </w: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lastRenderedPageBreak/>
        <w:t>Chapter 4: Methodology</w:t>
      </w:r>
    </w:p>
    <w:p w14:paraId="1A84887A" w14:textId="4C54E144"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w:t>
      </w:r>
      <w:r w:rsidR="006D6B4B">
        <w:rPr>
          <w:rFonts w:asciiTheme="minorHAnsi" w:hAnsiTheme="minorHAnsi" w:cstheme="minorHAnsi"/>
        </w:rPr>
        <w:t xml:space="preserve">that </w:t>
      </w:r>
      <w:r w:rsidR="00B30860" w:rsidRPr="00CB78F8">
        <w:rPr>
          <w:rFonts w:asciiTheme="minorHAnsi" w:hAnsiTheme="minorHAnsi" w:cstheme="minorHAnsi"/>
        </w:rPr>
        <w:t xml:space="preserve">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6A10644C"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766E074B" w14:textId="77777777" w:rsidR="00C953C2" w:rsidRDefault="00C953C2" w:rsidP="00713A30">
      <w:pPr>
        <w:ind w:left="426"/>
        <w:jc w:val="both"/>
        <w:rPr>
          <w:rFonts w:asciiTheme="minorHAnsi" w:hAnsiTheme="minorHAnsi" w:cstheme="minorHAnsi"/>
        </w:rPr>
      </w:pPr>
    </w:p>
    <w:p w14:paraId="79A5F6D5" w14:textId="6AB2052B" w:rsidR="00C953C2" w:rsidRPr="00C953C2" w:rsidRDefault="00C953C2" w:rsidP="00713A30">
      <w:pPr>
        <w:ind w:left="426"/>
        <w:jc w:val="both"/>
        <w:rPr>
          <w:rFonts w:asciiTheme="minorHAnsi" w:hAnsiTheme="minorHAnsi" w:cstheme="minorHAnsi"/>
          <w:b/>
          <w:bCs/>
          <w:color w:val="FF0000"/>
        </w:rPr>
      </w:pPr>
      <w:r w:rsidRPr="00C953C2">
        <w:rPr>
          <w:rFonts w:asciiTheme="minorHAnsi" w:hAnsiTheme="minorHAnsi" w:cstheme="minorHAnsi"/>
          <w:b/>
          <w:bCs/>
          <w:color w:val="FF0000"/>
        </w:rPr>
        <w:t>Talk about sampling strategy .. and why it’s been cut down</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0A8C446E"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lastRenderedPageBreak/>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r w:rsidRPr="00CB78F8">
        <w:rPr>
          <w:rFonts w:asciiTheme="minorHAnsi" w:hAnsiTheme="minorHAnsi" w:cstheme="minorHAnsi"/>
          <w:color w:val="FF0000"/>
          <w:highlight w:val="yellow"/>
        </w:rPr>
        <w:t>Keras</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57ECD957"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it’s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6084E9E6"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984523">
      <w:pPr>
        <w:pStyle w:val="Heading2"/>
        <w:numPr>
          <w:ilvl w:val="1"/>
          <w:numId w:val="35"/>
        </w:numPr>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r w:rsidR="00886825" w:rsidRPr="00CB78F8">
        <w:rPr>
          <w:rFonts w:asciiTheme="minorHAnsi" w:hAnsiTheme="minorHAnsi" w:cstheme="minorHAnsi"/>
        </w:rPr>
        <w:t xml:space="preserve">param_grid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 xml:space="preserve">1.11. </w:t>
      </w:r>
      <w:r w:rsidR="004D6456" w:rsidRPr="00CB78F8">
        <w:rPr>
          <w:rFonts w:asciiTheme="minorHAnsi" w:hAnsiTheme="minorHAnsi" w:cstheme="minorHAnsi"/>
          <w:i/>
          <w:iCs/>
        </w:rPr>
        <w:lastRenderedPageBreak/>
        <w:t>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parm_grid</w:t>
      </w:r>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 xml:space="preserve">Note that this data set only records gender as being male or female.  The author recognises that in real </w:t>
      </w:r>
      <w:r w:rsidR="00A66F82">
        <w:rPr>
          <w:rFonts w:asciiTheme="minorHAnsi" w:hAnsiTheme="minorHAnsi" w:cstheme="minorHAnsi"/>
        </w:rPr>
        <w:lastRenderedPageBreak/>
        <w:t>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param_grid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265C5C26"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parm_grid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lastRenderedPageBreak/>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35B4043D"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was complicated by the decision to use the keras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r w:rsidR="005A7277" w:rsidRPr="006D3C1D">
        <w:rPr>
          <w:rFonts w:asciiTheme="minorHAnsi" w:hAnsiTheme="minorHAnsi" w:cstheme="minorHAnsi"/>
        </w:rPr>
        <w:t>keras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KerasClassifier </w:t>
      </w:r>
      <w:r w:rsidR="00255D49" w:rsidRPr="006D3C1D">
        <w:rPr>
          <w:rFonts w:asciiTheme="minorHAnsi" w:hAnsiTheme="minorHAnsi" w:cstheme="minorHAnsi"/>
        </w:rPr>
        <w:t xml:space="preserve">from </w:t>
      </w:r>
      <w:r w:rsidR="00945F2E" w:rsidRPr="006D3C1D">
        <w:rPr>
          <w:rFonts w:asciiTheme="minorHAnsi" w:hAnsiTheme="minorHAnsi" w:cstheme="minorHAnsi"/>
        </w:rPr>
        <w:t xml:space="preserve">keras.wrappers.scikit_learn, which is a standalone module that allow keras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reated using param_grid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Pr="001A44B2"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03B96D1E" w14:textId="5475CA90" w:rsidR="00472B16" w:rsidRDefault="00A845F2" w:rsidP="00472B16">
      <w:pPr>
        <w:ind w:left="360"/>
        <w:rPr>
          <w:rFonts w:asciiTheme="minorHAnsi" w:hAnsiTheme="minorHAnsi" w:cstheme="minorHAnsi"/>
        </w:rPr>
      </w:pPr>
      <w:r>
        <w:rPr>
          <w:rFonts w:asciiTheme="minorHAnsi" w:hAnsiTheme="minorHAnsi" w:cstheme="minorHAnsi"/>
        </w:rPr>
        <w:lastRenderedPageBreak/>
        <w:t xml:space="preserve">Viewing the results of the </w:t>
      </w:r>
      <w:r w:rsidR="00472B16">
        <w:rPr>
          <w:rFonts w:asciiTheme="minorHAnsi" w:hAnsiTheme="minorHAnsi" w:cstheme="minorHAnsi"/>
        </w:rPr>
        <w:t xml:space="preserve">analysis as a whole, th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 xml:space="preserve">rests was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3913C6B0" w:rsidR="000B10BD" w:rsidRDefault="000B10BD" w:rsidP="003F34B7">
      <w:pPr>
        <w:pStyle w:val="ListParagraph"/>
        <w:numPr>
          <w:ilvl w:val="1"/>
          <w:numId w:val="44"/>
        </w:numPr>
        <w:ind w:left="1276" w:hanging="709"/>
        <w:rPr>
          <w:rFonts w:asciiTheme="minorHAnsi" w:hAnsiTheme="minorHAnsi" w:cstheme="minorHAnsi"/>
        </w:rPr>
      </w:pPr>
      <w:r w:rsidRPr="00600282">
        <w:rPr>
          <w:rFonts w:asciiTheme="minorHAnsi" w:hAnsiTheme="minorHAnsi" w:cstheme="minorHAnsi"/>
          <w:b/>
          <w:bCs/>
          <w:color w:val="FF0000"/>
        </w:rPr>
        <w:t>CHECK TO DETERMINE IF THE DIFFERENCE BETWEEN EACH RSULT IS STATISTICALLY SIGNIFICANT</w:t>
      </w:r>
      <w:r w:rsidR="00042E8C" w:rsidRPr="00600282">
        <w:rPr>
          <w:rFonts w:asciiTheme="minorHAnsi" w:hAnsiTheme="minorHAnsi" w:cstheme="minorHAnsi"/>
          <w:color w:val="FF0000"/>
        </w:rPr>
        <w:t xml:space="preserve"> </w:t>
      </w:r>
      <w:r w:rsidR="00042E8C">
        <w:rPr>
          <w:rFonts w:asciiTheme="minorHAnsi" w:hAnsiTheme="minorHAnsi" w:cstheme="minorHAnsi"/>
        </w:rPr>
        <w:t>.. is there time to run a t-test / anova</w:t>
      </w:r>
      <w:r w:rsidR="00600282">
        <w:rPr>
          <w:rFonts w:asciiTheme="minorHAnsi" w:hAnsiTheme="minorHAnsi" w:cstheme="minorHAnsi"/>
        </w:rPr>
        <w:t xml:space="preserve">  .. </w:t>
      </w:r>
      <w:r w:rsidR="00600282" w:rsidRPr="00600282">
        <w:rPr>
          <w:rFonts w:asciiTheme="minorHAnsi" w:hAnsiTheme="minorHAnsi" w:cstheme="minorHAnsi"/>
          <w:b/>
          <w:bCs/>
          <w:color w:val="FF0000"/>
        </w:rPr>
        <w:t>TEST DATA THAT YOU GOT</w:t>
      </w:r>
      <w:r w:rsidR="00600282" w:rsidRPr="00600282">
        <w:rPr>
          <w:rFonts w:asciiTheme="minorHAnsi" w:hAnsiTheme="minorHAnsi" w:cstheme="minorHAnsi"/>
          <w:color w:val="FF0000"/>
        </w:rPr>
        <w:t xml:space="preserve"> </w:t>
      </w:r>
      <w:r w:rsidR="00600282">
        <w:rPr>
          <w:rFonts w:asciiTheme="minorHAnsi" w:hAnsiTheme="minorHAnsi" w:cstheme="minorHAnsi"/>
        </w:rPr>
        <w:t xml:space="preserve">.. </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sam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Working with a relatively small dataset of less than 400 data point.  In reality th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y are the results so low for tenure</w:t>
      </w:r>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studied_credits, yet it performs better for tenure</w:t>
      </w:r>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need to validate the finding against real data from the company</w:t>
      </w:r>
    </w:p>
    <w:p w14:paraId="1C3218A9" w14:textId="5D9F3973" w:rsidR="000D164B" w:rsidRDefault="000D164B" w:rsidP="000D164B">
      <w:pPr>
        <w:pStyle w:val="ListParagraph"/>
        <w:numPr>
          <w:ilvl w:val="0"/>
          <w:numId w:val="44"/>
        </w:numPr>
      </w:pPr>
      <w:r>
        <w:t>investigate if causal discovery could be applied to this type of data</w:t>
      </w:r>
    </w:p>
    <w:p w14:paraId="0456E968" w14:textId="247E67DD" w:rsidR="000D164B" w:rsidRDefault="000D164B" w:rsidP="000D164B">
      <w:pPr>
        <w:pStyle w:val="ListParagraph"/>
        <w:numPr>
          <w:ilvl w:val="0"/>
          <w:numId w:val="44"/>
        </w:numPr>
      </w:pPr>
      <w:r>
        <w:lastRenderedPageBreak/>
        <w:t>potentially used to support talent discover in an alternative way such as for short term assignments / experiences to increase employee experiences.</w:t>
      </w:r>
    </w:p>
    <w:p w14:paraId="0E054F99" w14:textId="77777777" w:rsidR="00501A43" w:rsidRPr="00ED38B8" w:rsidRDefault="00501A43" w:rsidP="00501A43">
      <w:pPr>
        <w:ind w:left="284"/>
      </w:pPr>
    </w:p>
    <w:p w14:paraId="36AFE29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4F315F5C" w14:textId="77777777" w:rsidR="000D164B" w:rsidRPr="000D164B" w:rsidRDefault="000D164B" w:rsidP="000D164B"/>
    <w:p w14:paraId="14946AF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1CD82A5F"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0A33EC0B" w14:textId="77777777" w:rsidR="007D6660" w:rsidRPr="007D6660" w:rsidRDefault="007D6660" w:rsidP="007D6660"/>
    <w:p w14:paraId="2BDE5189"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6893A6" w14:textId="77777777" w:rsidR="007D6660" w:rsidRPr="007D6660" w:rsidRDefault="007D6660" w:rsidP="007D6660"/>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6339" w14:textId="77777777" w:rsidR="00AE6054" w:rsidRDefault="00AE6054" w:rsidP="00101B64">
      <w:pPr>
        <w:spacing w:after="0" w:line="240" w:lineRule="auto"/>
      </w:pPr>
      <w:r>
        <w:separator/>
      </w:r>
    </w:p>
  </w:endnote>
  <w:endnote w:type="continuationSeparator" w:id="0">
    <w:p w14:paraId="7A60A15D" w14:textId="77777777" w:rsidR="00AE6054" w:rsidRDefault="00AE6054" w:rsidP="00101B64">
      <w:pPr>
        <w:spacing w:after="0" w:line="240" w:lineRule="auto"/>
      </w:pPr>
      <w:r>
        <w:continuationSeparator/>
      </w:r>
    </w:p>
  </w:endnote>
  <w:endnote w:type="continuationNotice" w:id="1">
    <w:p w14:paraId="7F2B37E9" w14:textId="77777777" w:rsidR="00AE6054" w:rsidRDefault="00AE60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094BA" w14:textId="77777777" w:rsidR="00AE6054" w:rsidRDefault="00AE6054" w:rsidP="00101B64">
      <w:pPr>
        <w:spacing w:after="0" w:line="240" w:lineRule="auto"/>
      </w:pPr>
      <w:r>
        <w:separator/>
      </w:r>
    </w:p>
  </w:footnote>
  <w:footnote w:type="continuationSeparator" w:id="0">
    <w:p w14:paraId="2B2186DB" w14:textId="77777777" w:rsidR="00AE6054" w:rsidRDefault="00AE6054" w:rsidP="00101B64">
      <w:pPr>
        <w:spacing w:after="0" w:line="240" w:lineRule="auto"/>
      </w:pPr>
      <w:r>
        <w:continuationSeparator/>
      </w:r>
    </w:p>
  </w:footnote>
  <w:footnote w:type="continuationNotice" w:id="1">
    <w:p w14:paraId="55619D40" w14:textId="77777777" w:rsidR="00AE6054" w:rsidRDefault="00AE605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3"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2"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5"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6"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9"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0"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3"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6"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7"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9"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2"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3"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4"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4"/>
  </w:num>
  <w:num w:numId="2" w16cid:durableId="1085036454">
    <w:abstractNumId w:val="30"/>
  </w:num>
  <w:num w:numId="3" w16cid:durableId="1175194290">
    <w:abstractNumId w:val="8"/>
  </w:num>
  <w:num w:numId="4" w16cid:durableId="635256007">
    <w:abstractNumId w:val="33"/>
  </w:num>
  <w:num w:numId="5" w16cid:durableId="1844935325">
    <w:abstractNumId w:val="4"/>
  </w:num>
  <w:num w:numId="6" w16cid:durableId="802121147">
    <w:abstractNumId w:val="39"/>
  </w:num>
  <w:num w:numId="7" w16cid:durableId="1529879772">
    <w:abstractNumId w:val="32"/>
  </w:num>
  <w:num w:numId="8" w16cid:durableId="1989899436">
    <w:abstractNumId w:val="36"/>
  </w:num>
  <w:num w:numId="9" w16cid:durableId="1600336100">
    <w:abstractNumId w:val="28"/>
  </w:num>
  <w:num w:numId="10" w16cid:durableId="1080173199">
    <w:abstractNumId w:val="43"/>
  </w:num>
  <w:num w:numId="11" w16cid:durableId="983855132">
    <w:abstractNumId w:val="14"/>
  </w:num>
  <w:num w:numId="12" w16cid:durableId="1026717344">
    <w:abstractNumId w:val="18"/>
  </w:num>
  <w:num w:numId="13" w16cid:durableId="772556273">
    <w:abstractNumId w:val="38"/>
  </w:num>
  <w:num w:numId="14" w16cid:durableId="230778674">
    <w:abstractNumId w:val="9"/>
  </w:num>
  <w:num w:numId="15" w16cid:durableId="1301691306">
    <w:abstractNumId w:val="16"/>
  </w:num>
  <w:num w:numId="16" w16cid:durableId="135222788">
    <w:abstractNumId w:val="11"/>
  </w:num>
  <w:num w:numId="17" w16cid:durableId="1019311086">
    <w:abstractNumId w:val="29"/>
  </w:num>
  <w:num w:numId="18" w16cid:durableId="1879513021">
    <w:abstractNumId w:val="31"/>
  </w:num>
  <w:num w:numId="19" w16cid:durableId="2013601324">
    <w:abstractNumId w:val="26"/>
  </w:num>
  <w:num w:numId="20" w16cid:durableId="765925091">
    <w:abstractNumId w:val="17"/>
  </w:num>
  <w:num w:numId="21" w16cid:durableId="1339696300">
    <w:abstractNumId w:val="3"/>
  </w:num>
  <w:num w:numId="22" w16cid:durableId="1282765503">
    <w:abstractNumId w:val="27"/>
  </w:num>
  <w:num w:numId="23" w16cid:durableId="961106589">
    <w:abstractNumId w:val="1"/>
  </w:num>
  <w:num w:numId="24" w16cid:durableId="480511347">
    <w:abstractNumId w:val="23"/>
  </w:num>
  <w:num w:numId="25" w16cid:durableId="1850758502">
    <w:abstractNumId w:val="40"/>
  </w:num>
  <w:num w:numId="26" w16cid:durableId="1880434004">
    <w:abstractNumId w:val="24"/>
  </w:num>
  <w:num w:numId="27" w16cid:durableId="2053918405">
    <w:abstractNumId w:val="10"/>
  </w:num>
  <w:num w:numId="28" w16cid:durableId="922299700">
    <w:abstractNumId w:val="37"/>
  </w:num>
  <w:num w:numId="29" w16cid:durableId="827675464">
    <w:abstractNumId w:val="21"/>
  </w:num>
  <w:num w:numId="30" w16cid:durableId="1296833677">
    <w:abstractNumId w:val="0"/>
  </w:num>
  <w:num w:numId="31" w16cid:durableId="1362589254">
    <w:abstractNumId w:val="6"/>
  </w:num>
  <w:num w:numId="32" w16cid:durableId="788743406">
    <w:abstractNumId w:val="13"/>
  </w:num>
  <w:num w:numId="33" w16cid:durableId="1621956102">
    <w:abstractNumId w:val="7"/>
  </w:num>
  <w:num w:numId="34" w16cid:durableId="1995406339">
    <w:abstractNumId w:val="35"/>
  </w:num>
  <w:num w:numId="35" w16cid:durableId="2123986301">
    <w:abstractNumId w:val="5"/>
  </w:num>
  <w:num w:numId="36" w16cid:durableId="1789153700">
    <w:abstractNumId w:val="19"/>
  </w:num>
  <w:num w:numId="37" w16cid:durableId="1892115261">
    <w:abstractNumId w:val="41"/>
  </w:num>
  <w:num w:numId="38" w16cid:durableId="1413819087">
    <w:abstractNumId w:val="15"/>
  </w:num>
  <w:num w:numId="39" w16cid:durableId="1958750582">
    <w:abstractNumId w:val="25"/>
  </w:num>
  <w:num w:numId="40" w16cid:durableId="1042754749">
    <w:abstractNumId w:val="44"/>
  </w:num>
  <w:num w:numId="41" w16cid:durableId="1412698304">
    <w:abstractNumId w:val="22"/>
  </w:num>
  <w:num w:numId="42" w16cid:durableId="2069917528">
    <w:abstractNumId w:val="20"/>
  </w:num>
  <w:num w:numId="43" w16cid:durableId="1454589662">
    <w:abstractNumId w:val="42"/>
  </w:num>
  <w:num w:numId="44" w16cid:durableId="1123034051">
    <w:abstractNumId w:val="12"/>
  </w:num>
  <w:num w:numId="45" w16cid:durableId="17114130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035"/>
    <w:rsid w:val="000C564A"/>
    <w:rsid w:val="000C7DF4"/>
    <w:rsid w:val="000D164B"/>
    <w:rsid w:val="000D35C1"/>
    <w:rsid w:val="000D41E8"/>
    <w:rsid w:val="000D5D46"/>
    <w:rsid w:val="000D5E25"/>
    <w:rsid w:val="000D67B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315FF"/>
    <w:rsid w:val="001329C5"/>
    <w:rsid w:val="00134B6E"/>
    <w:rsid w:val="00135106"/>
    <w:rsid w:val="00136337"/>
    <w:rsid w:val="00140786"/>
    <w:rsid w:val="00140E6B"/>
    <w:rsid w:val="0014105D"/>
    <w:rsid w:val="00141224"/>
    <w:rsid w:val="0014133A"/>
    <w:rsid w:val="00141F3E"/>
    <w:rsid w:val="001421C3"/>
    <w:rsid w:val="00145148"/>
    <w:rsid w:val="00145153"/>
    <w:rsid w:val="00146A5C"/>
    <w:rsid w:val="00150003"/>
    <w:rsid w:val="00150681"/>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0C3E"/>
    <w:rsid w:val="0019158C"/>
    <w:rsid w:val="0019183B"/>
    <w:rsid w:val="00191F9A"/>
    <w:rsid w:val="0019343C"/>
    <w:rsid w:val="00193F29"/>
    <w:rsid w:val="001941D3"/>
    <w:rsid w:val="00194BB4"/>
    <w:rsid w:val="00195F5F"/>
    <w:rsid w:val="00197213"/>
    <w:rsid w:val="001A06A8"/>
    <w:rsid w:val="001A0DB2"/>
    <w:rsid w:val="001A2742"/>
    <w:rsid w:val="001A4365"/>
    <w:rsid w:val="001A44B2"/>
    <w:rsid w:val="001A7085"/>
    <w:rsid w:val="001B004F"/>
    <w:rsid w:val="001B0222"/>
    <w:rsid w:val="001B0737"/>
    <w:rsid w:val="001B34F2"/>
    <w:rsid w:val="001B440E"/>
    <w:rsid w:val="001B4A7C"/>
    <w:rsid w:val="001B5F7F"/>
    <w:rsid w:val="001B6D90"/>
    <w:rsid w:val="001B746F"/>
    <w:rsid w:val="001B794C"/>
    <w:rsid w:val="001B7B86"/>
    <w:rsid w:val="001B7CBA"/>
    <w:rsid w:val="001C04D5"/>
    <w:rsid w:val="001C2329"/>
    <w:rsid w:val="001C3EFA"/>
    <w:rsid w:val="001C488C"/>
    <w:rsid w:val="001C4CFA"/>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7075F"/>
    <w:rsid w:val="0027111E"/>
    <w:rsid w:val="00271FAF"/>
    <w:rsid w:val="00274235"/>
    <w:rsid w:val="002743F0"/>
    <w:rsid w:val="0027470F"/>
    <w:rsid w:val="0027691E"/>
    <w:rsid w:val="00276BD0"/>
    <w:rsid w:val="00276F16"/>
    <w:rsid w:val="002804CD"/>
    <w:rsid w:val="002816E4"/>
    <w:rsid w:val="00282C70"/>
    <w:rsid w:val="00282D03"/>
    <w:rsid w:val="002830AE"/>
    <w:rsid w:val="00283F40"/>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C76"/>
    <w:rsid w:val="00305240"/>
    <w:rsid w:val="00306991"/>
    <w:rsid w:val="00307332"/>
    <w:rsid w:val="003102BF"/>
    <w:rsid w:val="003121BE"/>
    <w:rsid w:val="00312302"/>
    <w:rsid w:val="00314B7E"/>
    <w:rsid w:val="003151E2"/>
    <w:rsid w:val="00315EF8"/>
    <w:rsid w:val="00316892"/>
    <w:rsid w:val="003169D2"/>
    <w:rsid w:val="00316AD9"/>
    <w:rsid w:val="003179EA"/>
    <w:rsid w:val="00320157"/>
    <w:rsid w:val="00320DA3"/>
    <w:rsid w:val="00320E59"/>
    <w:rsid w:val="00321A1B"/>
    <w:rsid w:val="00322151"/>
    <w:rsid w:val="00322A8A"/>
    <w:rsid w:val="00322D84"/>
    <w:rsid w:val="003249ED"/>
    <w:rsid w:val="00324FA1"/>
    <w:rsid w:val="00330633"/>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AD"/>
    <w:rsid w:val="003610EA"/>
    <w:rsid w:val="003630E5"/>
    <w:rsid w:val="00363E6D"/>
    <w:rsid w:val="003644DB"/>
    <w:rsid w:val="00364D5A"/>
    <w:rsid w:val="003663C4"/>
    <w:rsid w:val="00366739"/>
    <w:rsid w:val="00367931"/>
    <w:rsid w:val="003704FA"/>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1959"/>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40046C"/>
    <w:rsid w:val="00401600"/>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4075A"/>
    <w:rsid w:val="00440AFF"/>
    <w:rsid w:val="00440F73"/>
    <w:rsid w:val="0044160C"/>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C7E08"/>
    <w:rsid w:val="004D1395"/>
    <w:rsid w:val="004D1C23"/>
    <w:rsid w:val="004D212F"/>
    <w:rsid w:val="004D21D6"/>
    <w:rsid w:val="004D2629"/>
    <w:rsid w:val="004D5142"/>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0D88"/>
    <w:rsid w:val="00581BCF"/>
    <w:rsid w:val="00581E25"/>
    <w:rsid w:val="00583DF1"/>
    <w:rsid w:val="00585EBB"/>
    <w:rsid w:val="00586900"/>
    <w:rsid w:val="00587CD5"/>
    <w:rsid w:val="005903C6"/>
    <w:rsid w:val="005906E8"/>
    <w:rsid w:val="005915EF"/>
    <w:rsid w:val="00591D72"/>
    <w:rsid w:val="00591F09"/>
    <w:rsid w:val="0059290F"/>
    <w:rsid w:val="005930AD"/>
    <w:rsid w:val="005932D7"/>
    <w:rsid w:val="005950A8"/>
    <w:rsid w:val="00595C82"/>
    <w:rsid w:val="005A1B31"/>
    <w:rsid w:val="005A1C8D"/>
    <w:rsid w:val="005A2F82"/>
    <w:rsid w:val="005A3ADD"/>
    <w:rsid w:val="005A4C45"/>
    <w:rsid w:val="005A5232"/>
    <w:rsid w:val="005A675A"/>
    <w:rsid w:val="005A6A5D"/>
    <w:rsid w:val="005A7277"/>
    <w:rsid w:val="005A74B0"/>
    <w:rsid w:val="005A7FFA"/>
    <w:rsid w:val="005B14F4"/>
    <w:rsid w:val="005B2602"/>
    <w:rsid w:val="005B2ED1"/>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9E0"/>
    <w:rsid w:val="00611B55"/>
    <w:rsid w:val="00611C3C"/>
    <w:rsid w:val="00611D64"/>
    <w:rsid w:val="00617777"/>
    <w:rsid w:val="00620086"/>
    <w:rsid w:val="00621577"/>
    <w:rsid w:val="00621E44"/>
    <w:rsid w:val="00622F6E"/>
    <w:rsid w:val="006230B3"/>
    <w:rsid w:val="00623101"/>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73DC"/>
    <w:rsid w:val="00660D0B"/>
    <w:rsid w:val="00661EBA"/>
    <w:rsid w:val="00662C01"/>
    <w:rsid w:val="00663947"/>
    <w:rsid w:val="006646A4"/>
    <w:rsid w:val="0066545D"/>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240"/>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497"/>
    <w:rsid w:val="006E5696"/>
    <w:rsid w:val="006E6758"/>
    <w:rsid w:val="006E70E2"/>
    <w:rsid w:val="006E7BB0"/>
    <w:rsid w:val="006E7BFA"/>
    <w:rsid w:val="006F0799"/>
    <w:rsid w:val="006F1027"/>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3108"/>
    <w:rsid w:val="00754B4E"/>
    <w:rsid w:val="00755927"/>
    <w:rsid w:val="00755B92"/>
    <w:rsid w:val="00755C98"/>
    <w:rsid w:val="00757F69"/>
    <w:rsid w:val="007604BC"/>
    <w:rsid w:val="007632E7"/>
    <w:rsid w:val="00764590"/>
    <w:rsid w:val="0076510C"/>
    <w:rsid w:val="0076534C"/>
    <w:rsid w:val="007660C8"/>
    <w:rsid w:val="00766467"/>
    <w:rsid w:val="00767683"/>
    <w:rsid w:val="00767C16"/>
    <w:rsid w:val="007705F0"/>
    <w:rsid w:val="007715ED"/>
    <w:rsid w:val="007717E4"/>
    <w:rsid w:val="007735CB"/>
    <w:rsid w:val="00774B07"/>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3D0B"/>
    <w:rsid w:val="00794355"/>
    <w:rsid w:val="00795076"/>
    <w:rsid w:val="00795607"/>
    <w:rsid w:val="00796A49"/>
    <w:rsid w:val="00796ED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AE0"/>
    <w:rsid w:val="007C318C"/>
    <w:rsid w:val="007C31F1"/>
    <w:rsid w:val="007C4053"/>
    <w:rsid w:val="007C4073"/>
    <w:rsid w:val="007C7C6D"/>
    <w:rsid w:val="007D0599"/>
    <w:rsid w:val="007D07BD"/>
    <w:rsid w:val="007D085B"/>
    <w:rsid w:val="007D0F6B"/>
    <w:rsid w:val="007D1843"/>
    <w:rsid w:val="007D1CA9"/>
    <w:rsid w:val="007D284F"/>
    <w:rsid w:val="007D3352"/>
    <w:rsid w:val="007D33C8"/>
    <w:rsid w:val="007D4253"/>
    <w:rsid w:val="007D5460"/>
    <w:rsid w:val="007D593F"/>
    <w:rsid w:val="007D5B04"/>
    <w:rsid w:val="007D6526"/>
    <w:rsid w:val="007D6660"/>
    <w:rsid w:val="007D6847"/>
    <w:rsid w:val="007D6CA9"/>
    <w:rsid w:val="007D6F01"/>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C5"/>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7D7"/>
    <w:rsid w:val="00807C8A"/>
    <w:rsid w:val="00810900"/>
    <w:rsid w:val="00810B93"/>
    <w:rsid w:val="00811BF2"/>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286"/>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77EB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922"/>
    <w:rsid w:val="009608D2"/>
    <w:rsid w:val="00960BBB"/>
    <w:rsid w:val="0096154C"/>
    <w:rsid w:val="00961E5D"/>
    <w:rsid w:val="00963323"/>
    <w:rsid w:val="00963BA1"/>
    <w:rsid w:val="00963ED5"/>
    <w:rsid w:val="009650DA"/>
    <w:rsid w:val="0096614A"/>
    <w:rsid w:val="00966AF6"/>
    <w:rsid w:val="00967B4E"/>
    <w:rsid w:val="00970F4A"/>
    <w:rsid w:val="00970FB9"/>
    <w:rsid w:val="009719BD"/>
    <w:rsid w:val="00971A0E"/>
    <w:rsid w:val="00971A9F"/>
    <w:rsid w:val="00971B0A"/>
    <w:rsid w:val="009748FE"/>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59DF"/>
    <w:rsid w:val="009F6AF5"/>
    <w:rsid w:val="009F71B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00E1"/>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53AC7"/>
    <w:rsid w:val="00A546D9"/>
    <w:rsid w:val="00A5487F"/>
    <w:rsid w:val="00A55CA9"/>
    <w:rsid w:val="00A56B34"/>
    <w:rsid w:val="00A57468"/>
    <w:rsid w:val="00A57621"/>
    <w:rsid w:val="00A600F7"/>
    <w:rsid w:val="00A619FB"/>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310"/>
    <w:rsid w:val="00AC7CE1"/>
    <w:rsid w:val="00AD095B"/>
    <w:rsid w:val="00AD115B"/>
    <w:rsid w:val="00AD1394"/>
    <w:rsid w:val="00AD2C99"/>
    <w:rsid w:val="00AD2E16"/>
    <w:rsid w:val="00AD74C5"/>
    <w:rsid w:val="00AD780C"/>
    <w:rsid w:val="00AE13B0"/>
    <w:rsid w:val="00AE20F3"/>
    <w:rsid w:val="00AE217B"/>
    <w:rsid w:val="00AE3AB4"/>
    <w:rsid w:val="00AE5744"/>
    <w:rsid w:val="00AE580D"/>
    <w:rsid w:val="00AE6054"/>
    <w:rsid w:val="00AE6830"/>
    <w:rsid w:val="00AE733D"/>
    <w:rsid w:val="00AE7DF7"/>
    <w:rsid w:val="00AF0582"/>
    <w:rsid w:val="00AF0AFD"/>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27AB"/>
    <w:rsid w:val="00B12BD3"/>
    <w:rsid w:val="00B12BDC"/>
    <w:rsid w:val="00B13364"/>
    <w:rsid w:val="00B13C73"/>
    <w:rsid w:val="00B13FD5"/>
    <w:rsid w:val="00B14595"/>
    <w:rsid w:val="00B1540A"/>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3DA9"/>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1D12"/>
    <w:rsid w:val="00BC33EC"/>
    <w:rsid w:val="00BC354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4EFC"/>
    <w:rsid w:val="00BE5A20"/>
    <w:rsid w:val="00BE67E8"/>
    <w:rsid w:val="00BE7162"/>
    <w:rsid w:val="00BE78B6"/>
    <w:rsid w:val="00BE7F9A"/>
    <w:rsid w:val="00BF0C28"/>
    <w:rsid w:val="00BF0FD3"/>
    <w:rsid w:val="00BF327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2F90"/>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30E4"/>
    <w:rsid w:val="00D046B8"/>
    <w:rsid w:val="00D05BBB"/>
    <w:rsid w:val="00D06EE1"/>
    <w:rsid w:val="00D10DA3"/>
    <w:rsid w:val="00D10FA6"/>
    <w:rsid w:val="00D113C3"/>
    <w:rsid w:val="00D13288"/>
    <w:rsid w:val="00D13A3A"/>
    <w:rsid w:val="00D14990"/>
    <w:rsid w:val="00D15110"/>
    <w:rsid w:val="00D1576B"/>
    <w:rsid w:val="00D15889"/>
    <w:rsid w:val="00D15C9A"/>
    <w:rsid w:val="00D16EBA"/>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47EB4"/>
    <w:rsid w:val="00D51172"/>
    <w:rsid w:val="00D51DFD"/>
    <w:rsid w:val="00D51EC3"/>
    <w:rsid w:val="00D52D6C"/>
    <w:rsid w:val="00D53728"/>
    <w:rsid w:val="00D54F1A"/>
    <w:rsid w:val="00D55625"/>
    <w:rsid w:val="00D559C6"/>
    <w:rsid w:val="00D55DA1"/>
    <w:rsid w:val="00D56BC7"/>
    <w:rsid w:val="00D6125A"/>
    <w:rsid w:val="00D614DC"/>
    <w:rsid w:val="00D6195D"/>
    <w:rsid w:val="00D629BF"/>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2ABE"/>
    <w:rsid w:val="00E52FBE"/>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CE5"/>
    <w:rsid w:val="00EA415F"/>
    <w:rsid w:val="00EA5F7B"/>
    <w:rsid w:val="00EA7B3C"/>
    <w:rsid w:val="00EB0209"/>
    <w:rsid w:val="00EB0254"/>
    <w:rsid w:val="00EB08BF"/>
    <w:rsid w:val="00EB1C8C"/>
    <w:rsid w:val="00EB1F3E"/>
    <w:rsid w:val="00EB1FD2"/>
    <w:rsid w:val="00EB2395"/>
    <w:rsid w:val="00EB25DC"/>
    <w:rsid w:val="00EB649D"/>
    <w:rsid w:val="00EC02F0"/>
    <w:rsid w:val="00EC084E"/>
    <w:rsid w:val="00EC0C54"/>
    <w:rsid w:val="00EC0F08"/>
    <w:rsid w:val="00EC13BA"/>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5E1D"/>
    <w:rsid w:val="00F37351"/>
    <w:rsid w:val="00F4305E"/>
    <w:rsid w:val="00F43357"/>
    <w:rsid w:val="00F43848"/>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3FD"/>
    <w:rsid w:val="00FA1479"/>
    <w:rsid w:val="00FA258A"/>
    <w:rsid w:val="00FA2E08"/>
    <w:rsid w:val="00FA3156"/>
    <w:rsid w:val="00FA34FB"/>
    <w:rsid w:val="00FA3543"/>
    <w:rsid w:val="00FA5BC8"/>
    <w:rsid w:val="00FA6233"/>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D7832"/>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7</Pages>
  <Words>35735</Words>
  <Characters>203690</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56</cp:revision>
  <dcterms:created xsi:type="dcterms:W3CDTF">2023-09-16T19:14:00Z</dcterms:created>
  <dcterms:modified xsi:type="dcterms:W3CDTF">2023-09-1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